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7F7804" w14:textId="77777777" w:rsidR="008464A5" w:rsidRDefault="008464A5" w:rsidP="00410E9F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B4AD794" w14:textId="6C1C01D7" w:rsidR="00410E9F" w:rsidRDefault="00410E9F" w:rsidP="00410E9F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10E9F">
        <w:rPr>
          <w:rFonts w:ascii="Times New Roman" w:hAnsi="Times New Roman" w:cs="Times New Roman"/>
          <w:b/>
          <w:bCs/>
          <w:sz w:val="28"/>
          <w:szCs w:val="28"/>
        </w:rPr>
        <w:t>DAFTAR PUSTAKA</w:t>
      </w:r>
    </w:p>
    <w:p w14:paraId="78A7C3E6" w14:textId="57134205" w:rsidR="00410E9F" w:rsidRDefault="00410E9F" w:rsidP="00410E9F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8D89036" w14:textId="77777777" w:rsidR="00410E9F" w:rsidRPr="00410E9F" w:rsidRDefault="00410E9F" w:rsidP="00410E9F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50FB2A1F" w14:textId="46B23F48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</w:rPr>
        <w:fldChar w:fldCharType="begin" w:fldLock="1"/>
      </w:r>
      <w:r w:rsidRPr="00410E9F">
        <w:rPr>
          <w:rFonts w:ascii="Times New Roman" w:hAnsi="Times New Roman" w:cs="Times New Roman"/>
        </w:rPr>
        <w:instrText xml:space="preserve">ADDIN Mendeley Bibliography CSL_BIBLIOGRAPHY </w:instrText>
      </w:r>
      <w:r w:rsidRPr="00410E9F">
        <w:rPr>
          <w:rFonts w:ascii="Times New Roman" w:hAnsi="Times New Roman" w:cs="Times New Roman"/>
        </w:rPr>
        <w:fldChar w:fldCharType="separate"/>
      </w:r>
      <w:r w:rsidRPr="00410E9F">
        <w:rPr>
          <w:rFonts w:ascii="Times New Roman" w:hAnsi="Times New Roman" w:cs="Times New Roman"/>
          <w:noProof/>
          <w:szCs w:val="24"/>
        </w:rPr>
        <w:t>[1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T. Ayu, V. Dwi, and A. E. Minarno, “Pendiagnosa Daun Mangga Dengan Model Convolutional Neural Network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CESS (Journal Comput. Eng. Syst. Sci.</w:t>
      </w:r>
      <w:r w:rsidRPr="00410E9F">
        <w:rPr>
          <w:rFonts w:ascii="Times New Roman" w:hAnsi="Times New Roman" w:cs="Times New Roman"/>
          <w:noProof/>
          <w:szCs w:val="24"/>
        </w:rPr>
        <w:t>, vol. 6, no. 2, p. 230, 2021, doi: 10.24114/cess.v6i2.22857.</w:t>
      </w:r>
    </w:p>
    <w:p w14:paraId="4E8BD089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2]</w:t>
      </w:r>
      <w:r w:rsidRPr="00410E9F">
        <w:rPr>
          <w:rFonts w:ascii="Times New Roman" w:hAnsi="Times New Roman" w:cs="Times New Roman"/>
          <w:noProof/>
          <w:szCs w:val="24"/>
        </w:rPr>
        <w:tab/>
        <w:t>E. Yuliani, A. Nur Aini, and C. Uswatun Khasanah, “Perbandingan Jumlah Epoch Dan Steps Per Epoch Pada Convolutional Neural Network Untuk Meningkatkan Akurasi Dalam Klasifikasi Gambar,” 2019.</w:t>
      </w:r>
    </w:p>
    <w:p w14:paraId="64CBF979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3]</w:t>
      </w:r>
      <w:r w:rsidRPr="00410E9F">
        <w:rPr>
          <w:rFonts w:ascii="Times New Roman" w:hAnsi="Times New Roman" w:cs="Times New Roman"/>
          <w:noProof/>
          <w:szCs w:val="24"/>
        </w:rPr>
        <w:tab/>
        <w:t>A. J. Rozaqi, A. Sunyoto, and R. Arief, “Deteksi Penyakit pada Daun Kentang Menggunakan Pengolahan Citra dengan Metode Convolutional Neural Network Detection of Potato Leaves Disease Using Image Processing with Convolutional Neural Network Methods.”</w:t>
      </w:r>
    </w:p>
    <w:p w14:paraId="002E91C5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4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T. Winanda, Y. Yuhandri, and H. Hendrick, “Klasifikasi Kualitas Mutu Daun Gambir Ladang Rakyat Menggunakan Metode Convolutional Neural Network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J. Sistim Inf. dan Teknol.</w:t>
      </w:r>
      <w:r w:rsidRPr="00410E9F">
        <w:rPr>
          <w:rFonts w:ascii="Times New Roman" w:hAnsi="Times New Roman" w:cs="Times New Roman"/>
          <w:noProof/>
          <w:szCs w:val="24"/>
        </w:rPr>
        <w:t>, vol. 3, pp. 102–107, 2021, doi: 10.37034/jsisfotek.v3i3.51.</w:t>
      </w:r>
    </w:p>
    <w:p w14:paraId="159ADAE1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5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Fitrianingsih and Rodiah, “Klasifikasi Jenis Citra Daun Mangga Menggunakan Convolutional Neural Network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J. Ilm. Teknol. dan Rekayasa</w:t>
      </w:r>
      <w:r w:rsidRPr="00410E9F">
        <w:rPr>
          <w:rFonts w:ascii="Times New Roman" w:hAnsi="Times New Roman" w:cs="Times New Roman"/>
          <w:noProof/>
          <w:szCs w:val="24"/>
        </w:rPr>
        <w:t>, vol. 25, no. 3, pp. 223–238, 2020, doi: 10.35760/tr.2020.v25i3.3519.</w:t>
      </w:r>
    </w:p>
    <w:p w14:paraId="70CBB8F0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6]</w:t>
      </w:r>
      <w:r w:rsidRPr="00410E9F">
        <w:rPr>
          <w:rFonts w:ascii="Times New Roman" w:hAnsi="Times New Roman" w:cs="Times New Roman"/>
          <w:noProof/>
          <w:szCs w:val="24"/>
        </w:rPr>
        <w:tab/>
        <w:t>T. Akhir, “KLASIFIKASI GENUS TANAMAN ANGGREK MENGGUNAKAN METODE CONVOLUTIONAL NEURAL NETWORK ( CNN ) Program Studi Sarjana Informatika Fakultas Informatika Universitas Telkom Bandung,” vol. 8, no. 2, pp. 3147–3179, 2021.</w:t>
      </w:r>
    </w:p>
    <w:p w14:paraId="5282B72B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7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Haryono, Khairul Anam, and Azmi Saleh, “Autentikasi Daun Herbal Menggunakan Convolutional Neural Network dan Raspberry Pi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J. Nas. Tek. Elektro dan Teknol. Inf.</w:t>
      </w:r>
      <w:r w:rsidRPr="00410E9F">
        <w:rPr>
          <w:rFonts w:ascii="Times New Roman" w:hAnsi="Times New Roman" w:cs="Times New Roman"/>
          <w:noProof/>
          <w:szCs w:val="24"/>
        </w:rPr>
        <w:t>, vol. 9, no. 3, pp. 278–286, 2020, doi: 10.22146/.v9i3.302.</w:t>
      </w:r>
    </w:p>
    <w:p w14:paraId="7BB9D2E5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8]</w:t>
      </w:r>
      <w:r w:rsidRPr="00410E9F">
        <w:rPr>
          <w:rFonts w:ascii="Times New Roman" w:hAnsi="Times New Roman" w:cs="Times New Roman"/>
          <w:noProof/>
          <w:szCs w:val="24"/>
        </w:rPr>
        <w:tab/>
        <w:t>Puspitasari, “Klasifikasi Bunga Anggrek untuk Genus Grammatophyllum Menggunakan Metode Convolutional Neural Network (CNN),” vol. 8, no. 5, pp. 7–9, 1384.</w:t>
      </w:r>
    </w:p>
    <w:p w14:paraId="22DC9913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9]</w:t>
      </w:r>
      <w:r w:rsidRPr="00410E9F">
        <w:rPr>
          <w:rFonts w:ascii="Times New Roman" w:hAnsi="Times New Roman" w:cs="Times New Roman"/>
          <w:noProof/>
          <w:szCs w:val="24"/>
        </w:rPr>
        <w:tab/>
        <w:t>F. R. Megantara, Y. Purwanto, and C. Setianingsih, “Deteksi Kondisi Tanaman Selada Berdasarkan Citra Menggunakan Metode Convolutional Neural Network ( Cnn ) Lettuce Plant Condition Detection Based on Image Using Convolutional Neural Network ( Cnn ) Method,” vol. 7, no. 3, pp. 9330–9338, 2020.</w:t>
      </w:r>
    </w:p>
    <w:p w14:paraId="03E92760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10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Dwi Fitriana Sari and D. Swanjaya, “Implementasi Convolutional Neural Network Untuk Identifikasi Penyakit Daun Gambas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Semin. Nas. Inov. Teknol.</w:t>
      </w:r>
      <w:r w:rsidRPr="00410E9F">
        <w:rPr>
          <w:rFonts w:ascii="Times New Roman" w:hAnsi="Times New Roman" w:cs="Times New Roman"/>
          <w:noProof/>
          <w:szCs w:val="24"/>
        </w:rPr>
        <w:t>, pp. 137–142, 2020.</w:t>
      </w:r>
    </w:p>
    <w:p w14:paraId="22984D91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11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M. F. Susila, B. Irawan, and C. Setianingsih, “Deteksi Penyakit Pada Daun Pakcoy Dengan Pengolahan Citra Menggunakan Metode Convolutional Neural Network Diseases Detection of Bok Choy Leaf By Image Processing Using Convolutional Neural Network Method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e-Proceeding Eng.</w:t>
      </w:r>
      <w:r w:rsidRPr="00410E9F">
        <w:rPr>
          <w:rFonts w:ascii="Times New Roman" w:hAnsi="Times New Roman" w:cs="Times New Roman"/>
          <w:noProof/>
          <w:szCs w:val="24"/>
        </w:rPr>
        <w:t>, vol. 7, no. 3, pp. 9347–9354, 2020.</w:t>
      </w:r>
    </w:p>
    <w:p w14:paraId="47E47649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12]</w:t>
      </w:r>
      <w:r w:rsidRPr="00410E9F">
        <w:rPr>
          <w:rFonts w:ascii="Times New Roman" w:hAnsi="Times New Roman" w:cs="Times New Roman"/>
          <w:noProof/>
          <w:szCs w:val="24"/>
        </w:rPr>
        <w:tab/>
        <w:t>H. Prayoga Angjaya, K. Gunadi, and R. Adipranata, “Pengenalan Penyakit Pada Tanaman Pokok di Indonesia Dengan Metode Convolutional Neural Network.”</w:t>
      </w:r>
    </w:p>
    <w:p w14:paraId="229ABAB8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lastRenderedPageBreak/>
        <w:t>[13]</w:t>
      </w:r>
      <w:r w:rsidRPr="00410E9F">
        <w:rPr>
          <w:rFonts w:ascii="Times New Roman" w:hAnsi="Times New Roman" w:cs="Times New Roman"/>
          <w:noProof/>
          <w:szCs w:val="24"/>
        </w:rPr>
        <w:tab/>
        <w:t>A. Tsany and R. Dzaky, “Deteksi Penyakit Tanaman Cabai Menggunakan Metode Convolutional Neural Network,” vol. 8, no. 2, pp. 3039–3055, 2021.</w:t>
      </w:r>
    </w:p>
    <w:p w14:paraId="24F9E369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410E9F">
        <w:rPr>
          <w:rFonts w:ascii="Times New Roman" w:hAnsi="Times New Roman" w:cs="Times New Roman"/>
          <w:noProof/>
          <w:szCs w:val="24"/>
        </w:rPr>
        <w:t>[14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A. Asrafil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410E9F">
        <w:rPr>
          <w:rFonts w:ascii="Times New Roman" w:hAnsi="Times New Roman" w:cs="Times New Roman"/>
          <w:noProof/>
          <w:szCs w:val="24"/>
        </w:rPr>
        <w:t>, “KLASIFIKASI PENYAKIT TANAMAN APEL DARI CITRA DAUN DENGAN CONVOLUTIONAL NEURAL NETWORK.”</w:t>
      </w:r>
    </w:p>
    <w:p w14:paraId="21960053" w14:textId="77777777" w:rsidR="00410E9F" w:rsidRPr="00410E9F" w:rsidRDefault="00410E9F" w:rsidP="00410E9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410E9F">
        <w:rPr>
          <w:rFonts w:ascii="Times New Roman" w:hAnsi="Times New Roman" w:cs="Times New Roman"/>
          <w:noProof/>
          <w:szCs w:val="24"/>
        </w:rPr>
        <w:t>[15]</w:t>
      </w:r>
      <w:r w:rsidRPr="00410E9F">
        <w:rPr>
          <w:rFonts w:ascii="Times New Roman" w:hAnsi="Times New Roman" w:cs="Times New Roman"/>
          <w:noProof/>
          <w:szCs w:val="24"/>
        </w:rPr>
        <w:tab/>
        <w:t xml:space="preserve">Y. Sun, B. Xue, M. Zhang, and G. G. Yen, “Evolving Deep Convolutional Neural Networks for Image Classification,” </w:t>
      </w:r>
      <w:r w:rsidRPr="00410E9F">
        <w:rPr>
          <w:rFonts w:ascii="Times New Roman" w:hAnsi="Times New Roman" w:cs="Times New Roman"/>
          <w:i/>
          <w:iCs/>
          <w:noProof/>
          <w:szCs w:val="24"/>
        </w:rPr>
        <w:t>IEEE Trans. Evol. Comput.</w:t>
      </w:r>
      <w:r w:rsidRPr="00410E9F">
        <w:rPr>
          <w:rFonts w:ascii="Times New Roman" w:hAnsi="Times New Roman" w:cs="Times New Roman"/>
          <w:noProof/>
          <w:szCs w:val="24"/>
        </w:rPr>
        <w:t>, vol. 24, no. 2, pp. 394–407, Apr. 2020, doi: 10.1109/TEVC.2019.2916183.</w:t>
      </w:r>
    </w:p>
    <w:p w14:paraId="4D945B3A" w14:textId="7311A701" w:rsidR="00410E9F" w:rsidRDefault="00410E9F" w:rsidP="00410E9F">
      <w:r w:rsidRPr="00410E9F">
        <w:rPr>
          <w:rFonts w:ascii="Times New Roman" w:hAnsi="Times New Roman" w:cs="Times New Roman"/>
        </w:rPr>
        <w:fldChar w:fldCharType="end"/>
      </w:r>
      <w:r>
        <w:t xml:space="preserve"> </w:t>
      </w:r>
    </w:p>
    <w:p w14:paraId="600CA49C" w14:textId="0B5BC9A0" w:rsidR="00410E9F" w:rsidRDefault="00410E9F"/>
    <w:sectPr w:rsidR="00410E9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0E9F"/>
    <w:rsid w:val="000172DF"/>
    <w:rsid w:val="00410E9F"/>
    <w:rsid w:val="005B606D"/>
    <w:rsid w:val="008464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3CC69C"/>
  <w15:chartTrackingRefBased/>
  <w15:docId w15:val="{A7A4CA8B-00DD-4618-896E-2E93CD1E07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CEC0D1-76FF-4892-9164-C415388A0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476</Words>
  <Characters>2715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nnys Widya</dc:creator>
  <cp:keywords/>
  <dc:description/>
  <cp:lastModifiedBy>Gannys Widya</cp:lastModifiedBy>
  <cp:revision>1</cp:revision>
  <dcterms:created xsi:type="dcterms:W3CDTF">2021-12-30T04:50:00Z</dcterms:created>
  <dcterms:modified xsi:type="dcterms:W3CDTF">2021-12-30T0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44b6a3f-298b-399d-81c6-85986e043ff6</vt:lpwstr>
  </property>
  <property fmtid="{D5CDD505-2E9C-101B-9397-08002B2CF9AE}" pid="24" name="Mendeley Citation Style_1">
    <vt:lpwstr>http://www.zotero.org/styles/ieee</vt:lpwstr>
  </property>
</Properties>
</file>